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58C8F62F" w:rsidR="0075252E" w:rsidRDefault="004C6E9D" w:rsidP="004B24B7">
      <w:pPr>
        <w:jc w:val="both"/>
        <w:rPr>
          <w:b/>
          <w:bCs/>
        </w:rPr>
      </w:pPr>
      <w:r>
        <w:rPr>
          <w:b/>
          <w:bCs/>
        </w:rPr>
        <w:t>Here you can read and download pdf (</w:t>
      </w:r>
      <w:hyperlink r:id="rId6" w:history="1">
        <w:r w:rsidRPr="004C6E9D">
          <w:rPr>
            <w:rStyle w:val="Hyperlink"/>
            <w:b/>
            <w:bCs/>
          </w:rPr>
          <w:t>Link</w:t>
        </w:r>
      </w:hyperlink>
      <w:r>
        <w:rPr>
          <w:b/>
          <w:bCs/>
        </w:rPr>
        <w:t xml:space="preserve">) </w:t>
      </w: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7"/>
                    <a:stretch>
                      <a:fillRect/>
                    </a:stretch>
                  </pic:blipFill>
                  <pic:spPr>
                    <a:xfrm>
                      <a:off x="0" y="0"/>
                      <a:ext cx="5943600" cy="4344670"/>
                    </a:xfrm>
                    <a:prstGeom prst="rect">
                      <a:avLst/>
                    </a:prstGeom>
                  </pic:spPr>
                </pic:pic>
              </a:graphicData>
            </a:graphic>
          </wp:inline>
        </w:drawing>
      </w:r>
    </w:p>
    <w:p w14:paraId="21E003DA" w14:textId="7F1445D5" w:rsidR="00763792" w:rsidRDefault="00C63045" w:rsidP="00C63045">
      <w:pPr>
        <w:pStyle w:val="Caption"/>
        <w:jc w:val="center"/>
      </w:pPr>
      <w:r>
        <w:t xml:space="preserve">Figure </w:t>
      </w:r>
      <w:r>
        <w:fldChar w:fldCharType="begin"/>
      </w:r>
      <w:r>
        <w:instrText xml:space="preserve"> SEQ Figure \* ARABIC </w:instrText>
      </w:r>
      <w:r>
        <w:fldChar w:fldCharType="separate"/>
      </w:r>
      <w:r w:rsidR="00E63FC8">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rPr>
          <w:noProof/>
        </w:rPr>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8"/>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9"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Default="008E5206" w:rsidP="00FA5A3B">
      <w:pPr>
        <w:pStyle w:val="NormalWeb"/>
        <w:jc w:val="both"/>
      </w:pPr>
      <w:r w:rsidRPr="00F40D53">
        <w:t>This step resulted in the Search Results</w:t>
      </w:r>
      <w:r>
        <w:t xml:space="preserve"> </w:t>
      </w:r>
      <w:r w:rsidRPr="00F40D53">
        <w:t xml:space="preserve">Collection </w:t>
      </w:r>
      <w:r w:rsidR="00A95CB0">
        <w:t>A;</w:t>
      </w:r>
      <w:r w:rsidR="00FA5A3B">
        <w:t xml:space="preserve"> </w:t>
      </w:r>
      <w:r w:rsidR="002A3251">
        <w:t>URL</w:t>
      </w:r>
      <w:r w:rsidR="00DE4924">
        <w:t>s</w:t>
      </w:r>
      <w:r w:rsidR="002A3251">
        <w:t xml:space="preserve"> </w:t>
      </w:r>
      <w:r w:rsidR="00FA5A3B">
        <w:t>webpage</w:t>
      </w:r>
      <w:r w:rsidR="002A3251">
        <w:t>s</w:t>
      </w:r>
      <w:r w:rsidR="00FA5A3B">
        <w:t xml:space="preserve"> converted into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is hosted on </w:t>
      </w:r>
      <w:proofErr w:type="spellStart"/>
      <w:r w:rsidRPr="006178E3">
        <w:rPr>
          <w:rFonts w:ascii="Times New Roman" w:eastAsia="Times New Roman" w:hAnsi="Times New Roman" w:cs="Times New Roman"/>
          <w:sz w:val="24"/>
          <w:szCs w:val="24"/>
        </w:rPr>
        <w:t>Slideshare</w:t>
      </w:r>
      <w:proofErr w:type="spellEnd"/>
      <w:r w:rsidRPr="006178E3">
        <w:rPr>
          <w:rFonts w:ascii="Times New Roman" w:eastAsia="Times New Roman" w:hAnsi="Times New Roman" w:cs="Times New Roman"/>
          <w:sz w:val="24"/>
          <w:szCs w:val="24"/>
        </w:rPr>
        <w:t>,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1C1182F4"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63FC8">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0B638F81">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2EE7BDA8">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4BAF4C5C"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63FC8">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0FAI8RcxQ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83A7F"/>
    <w:rsid w:val="002931DB"/>
    <w:rsid w:val="002A3251"/>
    <w:rsid w:val="002A47A1"/>
    <w:rsid w:val="002C1FEE"/>
    <w:rsid w:val="002D0D16"/>
    <w:rsid w:val="002D1B57"/>
    <w:rsid w:val="002E25FF"/>
    <w:rsid w:val="00350E6D"/>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C6E9D"/>
    <w:rsid w:val="004E3860"/>
    <w:rsid w:val="004E727C"/>
    <w:rsid w:val="00597E43"/>
    <w:rsid w:val="005A544C"/>
    <w:rsid w:val="006178E3"/>
    <w:rsid w:val="006536CE"/>
    <w:rsid w:val="0065604E"/>
    <w:rsid w:val="006572B4"/>
    <w:rsid w:val="00667488"/>
    <w:rsid w:val="006766E8"/>
    <w:rsid w:val="006812FF"/>
    <w:rsid w:val="006B3ECD"/>
    <w:rsid w:val="006E1DA2"/>
    <w:rsid w:val="006F3B50"/>
    <w:rsid w:val="006F4628"/>
    <w:rsid w:val="007034DA"/>
    <w:rsid w:val="00703842"/>
    <w:rsid w:val="00705B8E"/>
    <w:rsid w:val="007208D2"/>
    <w:rsid w:val="0075252E"/>
    <w:rsid w:val="00763792"/>
    <w:rsid w:val="00763814"/>
    <w:rsid w:val="00767936"/>
    <w:rsid w:val="00775225"/>
    <w:rsid w:val="007B4F46"/>
    <w:rsid w:val="007D69AA"/>
    <w:rsid w:val="007E4287"/>
    <w:rsid w:val="008102CF"/>
    <w:rsid w:val="00835270"/>
    <w:rsid w:val="00844E72"/>
    <w:rsid w:val="00864213"/>
    <w:rsid w:val="00875222"/>
    <w:rsid w:val="0089253F"/>
    <w:rsid w:val="008A1D74"/>
    <w:rsid w:val="008B5EC8"/>
    <w:rsid w:val="008E5206"/>
    <w:rsid w:val="00903745"/>
    <w:rsid w:val="00910676"/>
    <w:rsid w:val="00915CBA"/>
    <w:rsid w:val="009A4C8C"/>
    <w:rsid w:val="009A7720"/>
    <w:rsid w:val="009F69A9"/>
    <w:rsid w:val="00A507EA"/>
    <w:rsid w:val="00A64BB7"/>
    <w:rsid w:val="00A840E4"/>
    <w:rsid w:val="00A957EF"/>
    <w:rsid w:val="00A95CB0"/>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4924"/>
    <w:rsid w:val="00DE521F"/>
    <w:rsid w:val="00E5509D"/>
    <w:rsid w:val="00E63FC8"/>
    <w:rsid w:val="00E71353"/>
    <w:rsid w:val="00E87ACE"/>
    <w:rsid w:val="00EA1D11"/>
    <w:rsid w:val="00EA6ACD"/>
    <w:rsid w:val="00EC20F3"/>
    <w:rsid w:val="00EC5CF8"/>
    <w:rsid w:val="00ED65FE"/>
    <w:rsid w:val="00F22C65"/>
    <w:rsid w:val="00F40D53"/>
    <w:rsid w:val="00F454DE"/>
    <w:rsid w:val="00F4559E"/>
    <w:rsid w:val="00F53958"/>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HeiderJeffer/PhD-Leeds-Doctoral-College-University-of-Leeds/blob/main/d.pdf"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www.google.com"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Pages>
  <Words>13555</Words>
  <Characters>77267</Characters>
  <Application>Microsoft Office Word</Application>
  <DocSecurity>0</DocSecurity>
  <Lines>643</Lines>
  <Paragraphs>181</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44</cp:revision>
  <cp:lastPrinted>2024-06-20T02:25:00Z</cp:lastPrinted>
  <dcterms:created xsi:type="dcterms:W3CDTF">2024-06-18T23:06:00Z</dcterms:created>
  <dcterms:modified xsi:type="dcterms:W3CDTF">2024-06-20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